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A4064" w:rsidRPr="00CD44EE" w:rsidRDefault="00C15E19" w:rsidP="0001543C">
      <w:pPr>
        <w:pStyle w:val="Titre1"/>
      </w:pPr>
      <w:bookmarkStart w:id="0" w:name="_GoBack"/>
      <w:bookmarkEnd w:id="0"/>
      <w:r>
        <w:t>TITLE</w:t>
      </w:r>
      <w:r w:rsidR="00EC45B7" w:rsidRPr="00EC45B7">
        <w:t>.</w:t>
      </w:r>
    </w:p>
    <w:p w:rsidR="008A4064" w:rsidRPr="00CD44EE" w:rsidRDefault="008A4064" w:rsidP="0001543C"/>
    <w:p w:rsidR="00C21986" w:rsidRPr="0001543C" w:rsidRDefault="0001543C" w:rsidP="0001543C">
      <w:pPr>
        <w:pStyle w:val="Namelist"/>
        <w:rPr>
          <w:lang w:val="en-US"/>
        </w:rPr>
      </w:pPr>
      <w:r>
        <w:rPr>
          <w:u w:val="single"/>
        </w:rPr>
        <w:t>N. FAMILY-NAME1</w:t>
      </w:r>
      <w:r>
        <w:rPr>
          <w:vertAlign w:val="superscript"/>
        </w:rPr>
        <w:t>1</w:t>
      </w:r>
      <w:r>
        <w:t>, N. FAMILIY-NAME2</w:t>
      </w:r>
      <w:r>
        <w:rPr>
          <w:vertAlign w:val="superscript"/>
        </w:rPr>
        <w:t>2</w:t>
      </w:r>
      <w:r>
        <w:t>, …</w:t>
      </w:r>
    </w:p>
    <w:p w:rsidR="005A4743" w:rsidRDefault="005A4743" w:rsidP="0001543C">
      <w:pPr>
        <w:pStyle w:val="Affiliations"/>
      </w:pPr>
      <w:r w:rsidRPr="00351401">
        <w:t>1</w:t>
      </w:r>
      <w:r w:rsidR="00BB2134">
        <w:t xml:space="preserve">: </w:t>
      </w:r>
      <w:r w:rsidR="0001543C">
        <w:t>Affiliation 1</w:t>
      </w:r>
    </w:p>
    <w:p w:rsidR="00B8298E" w:rsidRPr="0001543C" w:rsidRDefault="00831818" w:rsidP="0001543C">
      <w:pPr>
        <w:pStyle w:val="Affiliations"/>
        <w:rPr>
          <w:lang w:val="en-US"/>
        </w:rPr>
      </w:pPr>
      <w:r w:rsidRPr="0001543C">
        <w:rPr>
          <w:lang w:val="en-US"/>
        </w:rPr>
        <w:t xml:space="preserve">2: </w:t>
      </w:r>
      <w:r w:rsidR="0001543C" w:rsidRPr="0001543C">
        <w:rPr>
          <w:lang w:val="en-US"/>
        </w:rPr>
        <w:t>Aff</w:t>
      </w:r>
      <w:r w:rsidR="0001543C">
        <w:t>iliation 2</w:t>
      </w:r>
    </w:p>
    <w:p w:rsidR="002C48AB" w:rsidRDefault="005A4743" w:rsidP="0001543C">
      <w:r w:rsidRPr="00A26094">
        <w:t>*</w:t>
      </w:r>
      <w:r w:rsidRPr="00A26094">
        <w:rPr>
          <w:u w:val="single"/>
        </w:rPr>
        <w:t>email</w:t>
      </w:r>
      <w:r w:rsidR="00C21986" w:rsidRPr="00A26094">
        <w:t xml:space="preserve">: </w:t>
      </w:r>
      <w:hyperlink r:id="rId6" w:history="1">
        <w:r w:rsidR="0001543C" w:rsidRPr="004C11D3">
          <w:rPr>
            <w:rStyle w:val="Lienhypertexte"/>
          </w:rPr>
          <w:t>xxxxxxx@yyyyy.zz</w:t>
        </w:r>
      </w:hyperlink>
      <w:r w:rsidR="0001543C">
        <w:t xml:space="preserve"> </w:t>
      </w:r>
    </w:p>
    <w:p w:rsidR="00942EB1" w:rsidRDefault="00942EB1" w:rsidP="0001543C"/>
    <w:p w:rsidR="00D31F7B" w:rsidRPr="0001543C" w:rsidRDefault="0001543C" w:rsidP="0001543C">
      <w:r w:rsidRPr="0001543C">
        <w:t>Abstact  Abstract Abstract Abstact  Abstract Abstract Abstact  Abstract Abstract Abstact  Abstract Abstrat</w:t>
      </w:r>
    </w:p>
    <w:p w:rsidR="0001543C" w:rsidRPr="0001543C" w:rsidRDefault="0001543C" w:rsidP="0001543C"/>
    <w:p w:rsidR="0001543C" w:rsidRPr="00C15E19" w:rsidRDefault="0001543C" w:rsidP="00C15E19">
      <w:pPr>
        <w:pStyle w:val="Comments"/>
      </w:pPr>
      <w:r w:rsidRPr="00C15E19">
        <w:t>1) Please use the</w:t>
      </w:r>
      <w:r w:rsidR="00C15E19" w:rsidRPr="00C15E19">
        <w:t xml:space="preserve"> template without changing the formats. </w:t>
      </w:r>
      <w:r w:rsidR="00942EB1">
        <w:t xml:space="preserve">You can use Figures. </w:t>
      </w:r>
    </w:p>
    <w:p w:rsidR="0001543C" w:rsidRPr="00C15E19" w:rsidRDefault="0001543C" w:rsidP="00C15E19">
      <w:pPr>
        <w:pStyle w:val="Comments"/>
      </w:pPr>
      <w:r w:rsidRPr="00C15E19">
        <w:t>2) Select if your abstract is for an Oral or an Poster presentation. Remove yellow underlining .</w:t>
      </w:r>
    </w:p>
    <w:p w:rsidR="0001543C" w:rsidRPr="00C15E19" w:rsidRDefault="0001543C" w:rsidP="00C15E19">
      <w:pPr>
        <w:pStyle w:val="Comments"/>
      </w:pPr>
      <w:r w:rsidRPr="00C15E19">
        <w:t>3) Enter references in ACS format</w:t>
      </w:r>
    </w:p>
    <w:p w:rsidR="0001543C" w:rsidRPr="00C15E19" w:rsidRDefault="0001543C" w:rsidP="00C15E19">
      <w:pPr>
        <w:pStyle w:val="Comments"/>
      </w:pPr>
      <w:r w:rsidRPr="00C15E19">
        <w:t>4) Your abstract should not be longer than 1 page</w:t>
      </w:r>
      <w:r w:rsidR="00942EB1">
        <w:t xml:space="preserve">, including Figures and references. </w:t>
      </w:r>
    </w:p>
    <w:p w:rsidR="0001543C" w:rsidRPr="00C15E19" w:rsidRDefault="0001543C" w:rsidP="00C15E19">
      <w:pPr>
        <w:pStyle w:val="Comments"/>
      </w:pPr>
      <w:r w:rsidRPr="00C15E19">
        <w:t xml:space="preserve">5) send you abstract in </w:t>
      </w:r>
      <w:r w:rsidRPr="00C15E19">
        <w:rPr>
          <w:b/>
        </w:rPr>
        <w:t>doc/docx</w:t>
      </w:r>
      <w:r w:rsidR="00C15E19">
        <w:rPr>
          <w:b/>
        </w:rPr>
        <w:t>/odt</w:t>
      </w:r>
      <w:r w:rsidRPr="00C15E19">
        <w:t xml:space="preserve"> format at: </w:t>
      </w:r>
      <w:hyperlink r:id="rId7" w:history="1">
        <w:r w:rsidRPr="00C15E19">
          <w:rPr>
            <w:rStyle w:val="Lienhypertexte"/>
            <w:color w:val="C00000"/>
            <w:u w:val="none"/>
          </w:rPr>
          <w:t>aurelien.de-la-lande@universite-paris-saclay.fr</w:t>
        </w:r>
      </w:hyperlink>
      <w:r w:rsidRPr="00C15E19">
        <w:t xml:space="preserve"> and </w:t>
      </w:r>
      <w:hyperlink r:id="rId8" w:history="1">
        <w:r w:rsidR="00C15E19" w:rsidRPr="00C15E19">
          <w:rPr>
            <w:rStyle w:val="Lienhypertexte"/>
            <w:color w:val="C00000"/>
            <w:u w:val="none"/>
          </w:rPr>
          <w:t>tzonka.mineva@enscm.fr</w:t>
        </w:r>
      </w:hyperlink>
      <w:r w:rsidR="00C15E19" w:rsidRPr="00C15E19">
        <w:t xml:space="preserve"> </w:t>
      </w:r>
    </w:p>
    <w:p w:rsidR="0001543C" w:rsidRPr="00C15E19" w:rsidRDefault="0001543C" w:rsidP="0001543C">
      <w:pPr>
        <w:rPr>
          <w:lang w:val="en-US"/>
        </w:rPr>
      </w:pPr>
    </w:p>
    <w:p w:rsidR="00C21986" w:rsidRDefault="00C21986" w:rsidP="0001543C">
      <w:pPr>
        <w:rPr>
          <w:highlight w:val="yellow"/>
        </w:rPr>
      </w:pPr>
      <w:r w:rsidRPr="0001543C">
        <w:t>Références</w:t>
      </w:r>
      <w:r w:rsidR="00A41761" w:rsidRPr="0001543C">
        <w:t>:</w:t>
      </w:r>
      <w:r w:rsidR="0001543C">
        <w:t xml:space="preserve"> </w:t>
      </w:r>
      <w:r w:rsidR="0001543C" w:rsidRPr="0001543C">
        <w:rPr>
          <w:highlight w:val="yellow"/>
        </w:rPr>
        <w:t>(ACS Style)</w:t>
      </w:r>
    </w:p>
    <w:p w:rsidR="00081DEE" w:rsidRPr="0063081C" w:rsidRDefault="00081DEE" w:rsidP="00081DEE">
      <w:pPr>
        <w:pStyle w:val="Bibliographie"/>
        <w:rPr>
          <w:lang w:val="en-US"/>
        </w:rPr>
      </w:pPr>
      <w:r>
        <w:fldChar w:fldCharType="begin"/>
      </w:r>
      <w:r w:rsidRPr="00081DEE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="0063081C" w:rsidRPr="0063081C">
        <w:rPr>
          <w:lang w:val="en-US"/>
        </w:rPr>
        <w:t xml:space="preserve"> </w:t>
      </w:r>
      <w:r w:rsidR="0063081C">
        <w:rPr>
          <w:lang w:val="en-US"/>
        </w:rPr>
        <w:t>(1)</w:t>
      </w:r>
      <w:r w:rsidR="0063081C">
        <w:rPr>
          <w:lang w:val="en-US"/>
        </w:rPr>
        <w:tab/>
      </w:r>
      <w:r w:rsidR="0063081C" w:rsidRPr="00081DEE">
        <w:rPr>
          <w:lang w:val="en-US"/>
        </w:rPr>
        <w:t xml:space="preserve">Gillet, N.; Lévy, B.; Moliner, V.; Demachy, I.; de la Lande, A. Electron and Hydrogen Atom Transfers in the Hydride Carrier Protein EmoB. </w:t>
      </w:r>
      <w:r w:rsidR="0063081C" w:rsidRPr="00081DEE">
        <w:rPr>
          <w:i/>
          <w:iCs/>
          <w:lang w:val="en-US"/>
        </w:rPr>
        <w:t xml:space="preserve">J. Chem. </w:t>
      </w:r>
      <w:r w:rsidR="0063081C" w:rsidRPr="0063081C">
        <w:rPr>
          <w:i/>
          <w:iCs/>
          <w:lang w:val="en-US"/>
        </w:rPr>
        <w:t>Theor. Comput.</w:t>
      </w:r>
      <w:r w:rsidR="0063081C" w:rsidRPr="0063081C">
        <w:rPr>
          <w:lang w:val="en-US"/>
        </w:rPr>
        <w:t xml:space="preserve"> </w:t>
      </w:r>
      <w:r w:rsidR="0063081C" w:rsidRPr="0063081C">
        <w:rPr>
          <w:b/>
          <w:bCs/>
          <w:lang w:val="en-US"/>
        </w:rPr>
        <w:t>2014</w:t>
      </w:r>
      <w:r w:rsidR="0063081C" w:rsidRPr="0063081C">
        <w:rPr>
          <w:lang w:val="en-US"/>
        </w:rPr>
        <w:t xml:space="preserve">, </w:t>
      </w:r>
      <w:r w:rsidR="0063081C" w:rsidRPr="0063081C">
        <w:rPr>
          <w:i/>
          <w:iCs/>
          <w:lang w:val="en-US"/>
        </w:rPr>
        <w:t>10</w:t>
      </w:r>
      <w:r w:rsidR="0063081C" w:rsidRPr="0063081C">
        <w:rPr>
          <w:lang w:val="en-US"/>
        </w:rPr>
        <w:t xml:space="preserve"> (11), 5036–5046</w:t>
      </w:r>
    </w:p>
    <w:p w:rsidR="00081DEE" w:rsidRPr="00C21986" w:rsidRDefault="00081DEE" w:rsidP="0001543C">
      <w:r>
        <w:fldChar w:fldCharType="end"/>
      </w:r>
    </w:p>
    <w:sectPr w:rsidR="00081DEE" w:rsidRPr="00C21986">
      <w:headerReference w:type="default" r:id="rId9"/>
      <w:footerReference w:type="default" r:id="rId10"/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57358" w:rsidRDefault="00757358" w:rsidP="0001543C">
      <w:r>
        <w:separator/>
      </w:r>
    </w:p>
  </w:endnote>
  <w:endnote w:type="continuationSeparator" w:id="0">
    <w:p w:rsidR="00757358" w:rsidRDefault="00757358" w:rsidP="0001543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Khmer UI">
    <w:charset w:val="00"/>
    <w:family w:val="swiss"/>
    <w:pitch w:val="variable"/>
    <w:sig w:usb0="80000003" w:usb1="00000000" w:usb2="00010000" w:usb3="00000000" w:csb0="00000001" w:csb1="00000000"/>
  </w:font>
  <w:font w:name="Berlin Sans FB Demi">
    <w:panose1 w:val="020E0802020502020306"/>
    <w:charset w:val="00"/>
    <w:family w:val="swiss"/>
    <w:pitch w:val="variable"/>
    <w:sig w:usb0="00000003" w:usb1="00000000" w:usb2="00000000" w:usb3="00000000" w:csb0="00000001" w:csb1="00000000"/>
  </w:font>
  <w:font w:name="Berlin Sans FB">
    <w:panose1 w:val="020E0602020502020306"/>
    <w:charset w:val="00"/>
    <w:family w:val="swiss"/>
    <w:pitch w:val="variable"/>
    <w:sig w:usb0="00000003" w:usb1="00000000" w:usb2="00000000" w:usb3="00000000" w:csb0="00000001" w:csb1="00000000"/>
  </w:font>
  <w:font w:name="Adobe Devanagari">
    <w:altName w:val="Calibri"/>
    <w:panose1 w:val="00000000000000000000"/>
    <w:charset w:val="00"/>
    <w:family w:val="roman"/>
    <w:notTrueType/>
    <w:pitch w:val="variable"/>
    <w:sig w:usb0="00008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471485956"/>
      <w:docPartObj>
        <w:docPartGallery w:val="Page Numbers (Bottom of Page)"/>
        <w:docPartUnique/>
      </w:docPartObj>
    </w:sdtPr>
    <w:sdtEndPr/>
    <w:sdtContent>
      <w:p w:rsidR="002B16E5" w:rsidRPr="002B16E5" w:rsidRDefault="002B16E5" w:rsidP="0001543C">
        <w:pPr>
          <w:pStyle w:val="Pieddepage"/>
        </w:pPr>
        <w:r w:rsidRPr="002B16E5">
          <w:fldChar w:fldCharType="begin"/>
        </w:r>
        <w:r w:rsidRPr="002B16E5">
          <w:instrText>PAGE   \* MERGEFORMAT</w:instrText>
        </w:r>
        <w:r w:rsidRPr="002B16E5">
          <w:fldChar w:fldCharType="separate"/>
        </w:r>
        <w:r w:rsidR="003D38BA" w:rsidRPr="003D38BA">
          <w:t>2</w:t>
        </w:r>
        <w:r w:rsidRPr="002B16E5">
          <w:fldChar w:fldCharType="end"/>
        </w:r>
      </w:p>
    </w:sdtContent>
  </w:sdt>
  <w:p w:rsidR="002B16E5" w:rsidRDefault="002B16E5" w:rsidP="0001543C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57358" w:rsidRDefault="00757358" w:rsidP="0001543C">
      <w:r>
        <w:separator/>
      </w:r>
    </w:p>
  </w:footnote>
  <w:footnote w:type="continuationSeparator" w:id="0">
    <w:p w:rsidR="00757358" w:rsidRDefault="00757358" w:rsidP="0001543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A4064" w:rsidRPr="0001543C" w:rsidRDefault="0001543C" w:rsidP="0001543C">
    <w:pPr>
      <w:pStyle w:val="En-tte"/>
      <w:rPr>
        <w:rFonts w:ascii="Berlin Sans FB" w:hAnsi="Berlin Sans FB"/>
        <w:lang w:val="en-US"/>
      </w:rPr>
    </w:pPr>
    <w:r w:rsidRPr="0001543C">
      <w:rPr>
        <w:lang w:val="en-GB"/>
      </w:rPr>
      <w:t>21</w:t>
    </w:r>
    <w:r w:rsidRPr="0001543C">
      <w:rPr>
        <w:vertAlign w:val="superscript"/>
        <w:lang w:val="en-GB"/>
      </w:rPr>
      <w:t>st</w:t>
    </w:r>
    <w:r w:rsidRPr="0001543C">
      <w:rPr>
        <w:lang w:val="en-GB"/>
      </w:rPr>
      <w:t xml:space="preserve"> deMon Developers Workshop</w:t>
    </w:r>
    <w:r w:rsidRPr="0001543C">
      <w:rPr>
        <w:rFonts w:ascii="Berlin Sans FB" w:hAnsi="Berlin Sans FB"/>
        <w:lang w:val="en-GB"/>
      </w:rPr>
      <w:t xml:space="preserve"> </w:t>
    </w:r>
    <w:r w:rsidR="008C1E29" w:rsidRPr="008C1E29">
      <w:rPr>
        <w:rFonts w:ascii="Berlin Sans FB" w:hAnsi="Berlin Sans FB"/>
      </w:rPr>
      <w:ptab w:relativeTo="margin" w:alignment="center" w:leader="none"/>
    </w:r>
    <w:r w:rsidR="008C1E29" w:rsidRPr="008C1E29">
      <w:rPr>
        <w:rFonts w:ascii="Berlin Sans FB" w:hAnsi="Berlin Sans FB"/>
      </w:rPr>
      <w:ptab w:relativeTo="margin" w:alignment="right" w:leader="none"/>
    </w:r>
    <w:r w:rsidR="008C1E29" w:rsidRPr="0001543C">
      <w:rPr>
        <w:rFonts w:ascii="Berlin Sans FB" w:hAnsi="Berlin Sans FB"/>
        <w:highlight w:val="yellow"/>
        <w:lang w:val="en-US"/>
      </w:rPr>
      <w:t>ORAL/POSTER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8"/>
  <w:proofState w:spelling="clean" w:grammar="clean"/>
  <w:defaultTabStop w:val="708"/>
  <w:hyphenationZone w:val="425"/>
  <w:characterSpacingControl w:val="doNotCompress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9xaas2afe0vx0ewesvv5ta9v02vz0tzrtzx&quot;&gt;EndNoteLib&lt;record-ids&gt;&lt;item&gt;122&lt;/item&gt;&lt;/record-ids&gt;&lt;/item&gt;&lt;/Libraries&gt;"/>
  </w:docVars>
  <w:rsids>
    <w:rsidRoot w:val="00C21986"/>
    <w:rsid w:val="0001543C"/>
    <w:rsid w:val="00031624"/>
    <w:rsid w:val="00081DEE"/>
    <w:rsid w:val="00107147"/>
    <w:rsid w:val="00176B69"/>
    <w:rsid w:val="001A4DB1"/>
    <w:rsid w:val="001A7169"/>
    <w:rsid w:val="00234B9F"/>
    <w:rsid w:val="002473CB"/>
    <w:rsid w:val="002B16E5"/>
    <w:rsid w:val="002C48AB"/>
    <w:rsid w:val="00334E24"/>
    <w:rsid w:val="00351401"/>
    <w:rsid w:val="003B251F"/>
    <w:rsid w:val="003C179F"/>
    <w:rsid w:val="003D38BA"/>
    <w:rsid w:val="004E36D9"/>
    <w:rsid w:val="00502084"/>
    <w:rsid w:val="00514E2B"/>
    <w:rsid w:val="00523B58"/>
    <w:rsid w:val="0056568E"/>
    <w:rsid w:val="005A4743"/>
    <w:rsid w:val="0063081C"/>
    <w:rsid w:val="007009D3"/>
    <w:rsid w:val="00750197"/>
    <w:rsid w:val="00757358"/>
    <w:rsid w:val="007E6259"/>
    <w:rsid w:val="00831818"/>
    <w:rsid w:val="008A4064"/>
    <w:rsid w:val="008C1E29"/>
    <w:rsid w:val="008D53D5"/>
    <w:rsid w:val="00942EB1"/>
    <w:rsid w:val="00A26094"/>
    <w:rsid w:val="00A41761"/>
    <w:rsid w:val="00B45A2A"/>
    <w:rsid w:val="00B504C7"/>
    <w:rsid w:val="00B72C10"/>
    <w:rsid w:val="00B8298E"/>
    <w:rsid w:val="00B853D0"/>
    <w:rsid w:val="00BA10A7"/>
    <w:rsid w:val="00BB2134"/>
    <w:rsid w:val="00C15E19"/>
    <w:rsid w:val="00C21986"/>
    <w:rsid w:val="00C30CB8"/>
    <w:rsid w:val="00C80823"/>
    <w:rsid w:val="00CB09BC"/>
    <w:rsid w:val="00CD44EE"/>
    <w:rsid w:val="00D31F7B"/>
    <w:rsid w:val="00DD5AE2"/>
    <w:rsid w:val="00E60EEF"/>
    <w:rsid w:val="00EC45B7"/>
    <w:rsid w:val="00F601C5"/>
    <w:rsid w:val="00FC29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7"/>
    <o:shapelayout v:ext="edit">
      <o:idmap v:ext="edit" data="1"/>
    </o:shapelayout>
  </w:shapeDefaults>
  <w:decimalSymbol w:val=","/>
  <w:listSeparator w:val=";"/>
  <w15:chartTrackingRefBased/>
  <w15:docId w15:val="{8DDC5DF8-1102-4A27-AEA2-181E8E9F76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aliases w:val="Abtract text"/>
    <w:qFormat/>
    <w:rsid w:val="0001543C"/>
    <w:rPr>
      <w:rFonts w:ascii="Khmer UI" w:hAnsi="Khmer UI" w:cs="Khmer UI"/>
      <w:noProof/>
      <w:lang w:eastAsia="en-GB"/>
    </w:rPr>
  </w:style>
  <w:style w:type="paragraph" w:styleId="Titre1">
    <w:name w:val="heading 1"/>
    <w:aliases w:val="Contribution title ORAL"/>
    <w:basedOn w:val="Normal"/>
    <w:next w:val="Normal"/>
    <w:link w:val="Titre1Car"/>
    <w:uiPriority w:val="9"/>
    <w:qFormat/>
    <w:rsid w:val="005A4743"/>
    <w:pPr>
      <w:keepNext/>
      <w:keepLines/>
      <w:spacing w:before="240" w:after="0"/>
      <w:jc w:val="center"/>
      <w:outlineLvl w:val="0"/>
    </w:pPr>
    <w:rPr>
      <w:rFonts w:ascii="Berlin Sans FB Demi" w:eastAsiaTheme="majorEastAsia" w:hAnsi="Berlin Sans FB Demi" w:cstheme="majorBidi"/>
      <w:sz w:val="32"/>
      <w:szCs w:val="32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C21986"/>
    <w:rPr>
      <w:color w:val="0563C1" w:themeColor="hyperlink"/>
      <w:u w:val="single"/>
    </w:rPr>
  </w:style>
  <w:style w:type="character" w:customStyle="1" w:styleId="Titre1Car">
    <w:name w:val="Titre 1 Car"/>
    <w:aliases w:val="Contribution title ORAL Car"/>
    <w:basedOn w:val="Policepardfaut"/>
    <w:link w:val="Titre1"/>
    <w:uiPriority w:val="9"/>
    <w:rsid w:val="005A4743"/>
    <w:rPr>
      <w:rFonts w:ascii="Berlin Sans FB Demi" w:eastAsiaTheme="majorEastAsia" w:hAnsi="Berlin Sans FB Demi" w:cstheme="majorBidi"/>
      <w:sz w:val="32"/>
      <w:szCs w:val="32"/>
    </w:rPr>
  </w:style>
  <w:style w:type="paragraph" w:customStyle="1" w:styleId="Namelist">
    <w:name w:val="Namelist"/>
    <w:basedOn w:val="Normal"/>
    <w:link w:val="NamelistCar"/>
    <w:qFormat/>
    <w:rsid w:val="005A4743"/>
    <w:pPr>
      <w:jc w:val="center"/>
    </w:pPr>
    <w:rPr>
      <w:rFonts w:ascii="Berlin Sans FB" w:hAnsi="Berlin Sans FB"/>
    </w:rPr>
  </w:style>
  <w:style w:type="paragraph" w:customStyle="1" w:styleId="Affiliations">
    <w:name w:val="Affiliations"/>
    <w:basedOn w:val="Normal"/>
    <w:link w:val="AffiliationsCar"/>
    <w:qFormat/>
    <w:rsid w:val="005A4743"/>
    <w:pPr>
      <w:spacing w:after="100"/>
    </w:pPr>
    <w:rPr>
      <w:i/>
      <w:sz w:val="20"/>
      <w:szCs w:val="20"/>
    </w:rPr>
  </w:style>
  <w:style w:type="character" w:customStyle="1" w:styleId="NamelistCar">
    <w:name w:val="Namelist Car"/>
    <w:basedOn w:val="Policepardfaut"/>
    <w:link w:val="Namelist"/>
    <w:rsid w:val="005A4743"/>
    <w:rPr>
      <w:rFonts w:ascii="Berlin Sans FB" w:hAnsi="Berlin Sans FB"/>
    </w:rPr>
  </w:style>
  <w:style w:type="paragraph" w:styleId="Lgende">
    <w:name w:val="caption"/>
    <w:basedOn w:val="Normal"/>
    <w:next w:val="Normal"/>
    <w:uiPriority w:val="35"/>
    <w:unhideWhenUsed/>
    <w:qFormat/>
    <w:rsid w:val="005A4743"/>
    <w:pPr>
      <w:spacing w:after="200" w:line="240" w:lineRule="auto"/>
    </w:pPr>
    <w:rPr>
      <w:i/>
      <w:iCs/>
      <w:sz w:val="18"/>
      <w:szCs w:val="18"/>
    </w:rPr>
  </w:style>
  <w:style w:type="character" w:customStyle="1" w:styleId="AffiliationsCar">
    <w:name w:val="Affiliations Car"/>
    <w:basedOn w:val="Policepardfaut"/>
    <w:link w:val="Affiliations"/>
    <w:rsid w:val="005A4743"/>
    <w:rPr>
      <w:rFonts w:ascii="Adobe Devanagari" w:hAnsi="Adobe Devanagari" w:cs="Adobe Devanagari"/>
      <w:i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5A474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5A4743"/>
    <w:rPr>
      <w:rFonts w:ascii="Segoe UI" w:hAnsi="Segoe UI" w:cs="Segoe UI"/>
      <w:sz w:val="18"/>
      <w:szCs w:val="18"/>
      <w:lang w:val="en-US"/>
    </w:rPr>
  </w:style>
  <w:style w:type="paragraph" w:styleId="Titre">
    <w:name w:val="Title"/>
    <w:basedOn w:val="Normal"/>
    <w:next w:val="Normal"/>
    <w:link w:val="TitreCar"/>
    <w:uiPriority w:val="10"/>
    <w:rsid w:val="008A4064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reCar">
    <w:name w:val="Titre Car"/>
    <w:basedOn w:val="Policepardfaut"/>
    <w:link w:val="Titre"/>
    <w:uiPriority w:val="10"/>
    <w:rsid w:val="008A4064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paragraph" w:styleId="En-tte">
    <w:name w:val="header"/>
    <w:basedOn w:val="Normal"/>
    <w:link w:val="En-tteCar"/>
    <w:uiPriority w:val="99"/>
    <w:unhideWhenUsed/>
    <w:qFormat/>
    <w:rsid w:val="008A4064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8A4064"/>
    <w:rPr>
      <w:rFonts w:ascii="Adobe Devanagari" w:hAnsi="Adobe Devanagari" w:cs="Adobe Devanagari"/>
      <w:lang w:val="en-US"/>
    </w:rPr>
  </w:style>
  <w:style w:type="paragraph" w:styleId="Pieddepage">
    <w:name w:val="footer"/>
    <w:basedOn w:val="Normal"/>
    <w:link w:val="PieddepageCar"/>
    <w:uiPriority w:val="99"/>
    <w:unhideWhenUsed/>
    <w:rsid w:val="008A4064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8A4064"/>
    <w:rPr>
      <w:rFonts w:ascii="Adobe Devanagari" w:hAnsi="Adobe Devanagari" w:cs="Adobe Devanagari"/>
      <w:lang w:val="en-US"/>
    </w:rPr>
  </w:style>
  <w:style w:type="paragraph" w:customStyle="1" w:styleId="ContributionTitlePOSTER">
    <w:name w:val="Contribution Title POSTER"/>
    <w:basedOn w:val="Titre1"/>
    <w:link w:val="ContributionTitlePOSTERCar"/>
    <w:qFormat/>
    <w:rsid w:val="00C30CB8"/>
  </w:style>
  <w:style w:type="character" w:customStyle="1" w:styleId="ContributionTitlePOSTERCar">
    <w:name w:val="Contribution Title POSTER Car"/>
    <w:basedOn w:val="Titre1Car"/>
    <w:link w:val="ContributionTitlePOSTER"/>
    <w:rsid w:val="00C30CB8"/>
    <w:rPr>
      <w:rFonts w:ascii="Berlin Sans FB Demi" w:eastAsiaTheme="majorEastAsia" w:hAnsi="Berlin Sans FB Demi" w:cstheme="majorBidi"/>
      <w:sz w:val="32"/>
      <w:szCs w:val="32"/>
      <w:lang w:val="en-US"/>
    </w:rPr>
  </w:style>
  <w:style w:type="character" w:styleId="Accentuation">
    <w:name w:val="Emphasis"/>
    <w:basedOn w:val="Policepardfaut"/>
    <w:uiPriority w:val="20"/>
    <w:qFormat/>
    <w:rsid w:val="00CB09BC"/>
    <w:rPr>
      <w:i/>
      <w:iCs/>
    </w:rPr>
  </w:style>
  <w:style w:type="character" w:styleId="Mentionnonrsolue">
    <w:name w:val="Unresolved Mention"/>
    <w:basedOn w:val="Policepardfaut"/>
    <w:uiPriority w:val="99"/>
    <w:semiHidden/>
    <w:unhideWhenUsed/>
    <w:rsid w:val="0001543C"/>
    <w:rPr>
      <w:color w:val="605E5C"/>
      <w:shd w:val="clear" w:color="auto" w:fill="E1DFDD"/>
    </w:rPr>
  </w:style>
  <w:style w:type="paragraph" w:customStyle="1" w:styleId="Comments">
    <w:name w:val="Comments"/>
    <w:basedOn w:val="Normal"/>
    <w:link w:val="CommentsCar"/>
    <w:qFormat/>
    <w:rsid w:val="00C15E19"/>
    <w:rPr>
      <w:color w:val="C00000"/>
      <w:sz w:val="32"/>
      <w:szCs w:val="32"/>
      <w:lang w:val="en-US"/>
    </w:rPr>
  </w:style>
  <w:style w:type="paragraph" w:styleId="Bibliographie">
    <w:name w:val="Bibliography"/>
    <w:basedOn w:val="Normal"/>
    <w:next w:val="Normal"/>
    <w:uiPriority w:val="37"/>
    <w:unhideWhenUsed/>
    <w:rsid w:val="00081DEE"/>
    <w:pPr>
      <w:tabs>
        <w:tab w:val="left" w:pos="504"/>
      </w:tabs>
      <w:spacing w:after="0" w:line="240" w:lineRule="auto"/>
      <w:ind w:left="504" w:hanging="504"/>
    </w:pPr>
  </w:style>
  <w:style w:type="character" w:customStyle="1" w:styleId="CommentsCar">
    <w:name w:val="Comments Car"/>
    <w:basedOn w:val="Policepardfaut"/>
    <w:link w:val="Comments"/>
    <w:rsid w:val="00C15E19"/>
    <w:rPr>
      <w:rFonts w:ascii="Khmer UI" w:hAnsi="Khmer UI" w:cs="Khmer UI"/>
      <w:noProof/>
      <w:color w:val="C00000"/>
      <w:sz w:val="32"/>
      <w:szCs w:val="32"/>
      <w:lang w:val="en-US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zonka.mineva@enscm.fr" TargetMode="External"/><Relationship Id="rId3" Type="http://schemas.openxmlformats.org/officeDocument/2006/relationships/webSettings" Target="webSettings.xml"/><Relationship Id="rId7" Type="http://schemas.openxmlformats.org/officeDocument/2006/relationships/hyperlink" Target="mailto:aurelien.de-la-lande@universite-paris-saclay.fr" TargetMode="Externa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xxxxxxx@yyyyy.zz" TargetMode="Externa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67</Words>
  <Characters>923</Characters>
  <Application>Microsoft Office Word</Application>
  <DocSecurity>0</DocSecurity>
  <Lines>7</Lines>
  <Paragraphs>2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10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urélien De La Lande</dc:creator>
  <cp:keywords/>
  <dc:description/>
  <cp:lastModifiedBy>delalande</cp:lastModifiedBy>
  <cp:revision>2</cp:revision>
  <cp:lastPrinted>2019-02-19T13:01:00Z</cp:lastPrinted>
  <dcterms:created xsi:type="dcterms:W3CDTF">2022-06-09T08:20:00Z</dcterms:created>
  <dcterms:modified xsi:type="dcterms:W3CDTF">2022-06-09T08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8"&gt;&lt;session id="cMuJpUpY"/&gt;&lt;style id="http://www.zotero.org/styles/american-chemical-society" hasBibliography="1" bibliographyStyleHasBeenSet="1"/&gt;&lt;prefs&gt;&lt;pref name="fieldType" value="Field"/&gt;&lt;/prefs&gt;&lt;/data&gt;</vt:lpwstr>
  </property>
</Properties>
</file>